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699F3FD4" w14:textId="77777777" w:rsidR="00F9444C" w:rsidRDefault="003D55FC">
          <w:pPr>
            <w:pStyle w:val="NoSpacing"/>
          </w:pPr>
          <w:r>
            <w:t>Your Name</w:t>
          </w:r>
        </w:p>
      </w:sdtContent>
    </w:sdt>
    <w:p w14:paraId="1D608A7A" w14:textId="77777777" w:rsidR="00E614DD" w:rsidRDefault="00D5090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BAD285D" w14:textId="77777777" w:rsidR="00E614DD" w:rsidRDefault="00D5090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CF23A8B" w14:textId="77777777" w:rsidR="00E614DD" w:rsidRDefault="00D5090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3BCE0A1" w14:textId="77777777" w:rsidR="00E614DD" w:rsidRDefault="00D5090C">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2A31B1">
        <w:t>Lead in Drinking Water</w:t>
      </w:r>
    </w:p>
    <w:p w14:paraId="10025D2E" w14:textId="77777777" w:rsidR="001409E6" w:rsidRPr="0094054E" w:rsidRDefault="003D55FC" w:rsidP="009F7F7C">
      <w:pPr>
        <w:ind w:firstLine="0"/>
        <w:rPr>
          <w:b/>
        </w:rPr>
      </w:pPr>
      <w:r w:rsidRPr="0094054E">
        <w:rPr>
          <w:b/>
        </w:rPr>
        <w:t xml:space="preserve">Introduction </w:t>
      </w:r>
    </w:p>
    <w:p w14:paraId="45BD5546" w14:textId="1348B26E" w:rsidR="0020170B" w:rsidRPr="00EF13CC" w:rsidRDefault="003D55FC" w:rsidP="00EF13CC">
      <w:r>
        <w:t>Adult humans are 60% water and 90% of human blood is also water. Drinking water and staying hydrated is essential for bodily functions. There are countless reasons a human body needs water; it relieves oxygen,</w:t>
      </w:r>
      <w:r w:rsidRPr="001409E6">
        <w:t xml:space="preserve"> cushions the brain</w:t>
      </w:r>
      <w:r>
        <w:t xml:space="preserve"> and other tissues, delivers needed oxygen in the human body and forms</w:t>
      </w:r>
      <w:r w:rsidRPr="001409E6">
        <w:t xml:space="preserve"> saliva and mucus</w:t>
      </w:r>
      <w:r>
        <w:t>. Thus, water is essential for body</w:t>
      </w:r>
      <w:r w:rsidR="006F0D0B">
        <w:t xml:space="preserve"> functions; on the other hand, drinking unhealthy water can become the reason of many waterborne diseases. Drinking contaminated and dirty water makes one vulnerable to a number of diseases such as </w:t>
      </w:r>
      <w:r w:rsidR="006F0D0B" w:rsidRPr="006F0D0B">
        <w:t>diarrheal diseases</w:t>
      </w:r>
      <w:r w:rsidR="006F0D0B">
        <w:t>,</w:t>
      </w:r>
      <w:r w:rsidR="006F0D0B" w:rsidRPr="006F0D0B">
        <w:t xml:space="preserve"> malaria</w:t>
      </w:r>
      <w:r w:rsidR="006F0D0B">
        <w:t xml:space="preserve">, </w:t>
      </w:r>
      <w:r w:rsidR="006F0D0B" w:rsidRPr="006F0D0B">
        <w:t xml:space="preserve">worm infections, </w:t>
      </w:r>
      <w:r w:rsidR="006F0D0B">
        <w:t xml:space="preserve">etc. </w:t>
      </w:r>
      <w:r>
        <w:t xml:space="preserve">Unsafe drinking water has always been </w:t>
      </w:r>
      <w:r w:rsidR="006F0D0B">
        <w:t xml:space="preserve">an issue and it stems from the lack of access to clean drinking water, poor hygiene practices, and </w:t>
      </w:r>
      <w:r w:rsidR="0094054E" w:rsidRPr="0094054E">
        <w:t>unimproved sanitation</w:t>
      </w:r>
      <w:r w:rsidR="0094054E">
        <w:t xml:space="preserve">. </w:t>
      </w:r>
      <w:r w:rsidR="00515CCA">
        <w:t>According to the World Health Organization, c</w:t>
      </w:r>
      <w:r w:rsidR="00515CCA" w:rsidRPr="00515CCA">
        <w:t>ontaminated drinking-water</w:t>
      </w:r>
      <w:r w:rsidR="00515CCA">
        <w:t xml:space="preserve"> results in almost 500,000 deaths every year</w:t>
      </w:r>
      <w:r w:rsidR="00C40933">
        <w:t xml:space="preserve"> </w:t>
      </w:r>
      <w:r w:rsidR="00C40933">
        <w:fldChar w:fldCharType="begin"/>
      </w:r>
      <w:r w:rsidR="00C40933">
        <w:instrText xml:space="preserve"> ADDIN ZOTERO_ITEM CSL_CITATION {"citationID":"hnETZLAW","properties":{"formattedCitation":"(\\uc0\\u8220{}WHO | Unsafe Drinking-Water, Sanitation and Waste Management\\uc0\\u8221{})","plainCitation":"(“WHO | Unsafe Drinking-Water, Sanitation and Waste Management”)","noteIndex":0},"citationItems":[{"id":76,"uris":["http://zotero.org/users/local/rhLtY1cq/items/W2VZSETY"],"uri":["http://zotero.org/users/local/rhLtY1cq/items/W2VZSETY"],"itemData":{"id":76,"type":"webpage","title":"WHO | Unsafe drinking-water, sanitation and waste management","container-title":"WHO","abstract":"Diseases due to poor drinking-water access, unimproved sanitation, and poor hygiene practices cause 4.0% of all deaths and 5.7% of all disability or ill health in the world.","URL":"http://www.who.int/sustainable-development/cities/health-risks/water-sanitation/en/","accessed":{"date-parts":[["2019",12,2]]}}}],"schema":"https://github.com/citation-style-language/schema/raw/master/csl-citation.json"} </w:instrText>
      </w:r>
      <w:r w:rsidR="00C40933">
        <w:fldChar w:fldCharType="separate"/>
      </w:r>
      <w:r w:rsidR="00C40933" w:rsidRPr="00C40933">
        <w:rPr>
          <w:rFonts w:ascii="Times New Roman" w:hAnsi="Times New Roman" w:cs="Times New Roman"/>
        </w:rPr>
        <w:t>("WHO | Unsafe Drinking-Water, Sanitation, and Waste Management")</w:t>
      </w:r>
      <w:r w:rsidR="00C40933">
        <w:fldChar w:fldCharType="end"/>
      </w:r>
      <w:r w:rsidR="00515CCA">
        <w:t xml:space="preserve">. </w:t>
      </w:r>
      <w:r w:rsidR="00807A27">
        <w:t xml:space="preserve">Lead contamination </w:t>
      </w:r>
      <w:r w:rsidR="002242A2">
        <w:t xml:space="preserve">also makes a major issue; </w:t>
      </w:r>
      <w:r w:rsidR="00807A27">
        <w:t>it makes the drinking water unhealthy and it is a serious threat to human health</w:t>
      </w:r>
      <w:r w:rsidR="002242A2">
        <w:t xml:space="preserve"> in all cases</w:t>
      </w:r>
      <w:bookmarkStart w:id="0" w:name="_GoBack"/>
      <w:bookmarkEnd w:id="0"/>
      <w:r w:rsidR="00807A27">
        <w:t xml:space="preserve">. This paper seeks to explore this issue and the health risks associated with lead-contaminated water alongside </w:t>
      </w:r>
      <w:r w:rsidR="00E63E66">
        <w:t xml:space="preserve">methods and techniques to prevent the ratio of lead in drinking </w:t>
      </w:r>
      <w:r w:rsidR="00C40933">
        <w:t>water</w:t>
      </w:r>
      <w:r w:rsidR="00E63E66">
        <w:t xml:space="preserve">. </w:t>
      </w:r>
      <w:r w:rsidR="009F7F7C" w:rsidRPr="00515CCA">
        <w:br/>
      </w:r>
      <w:r w:rsidRPr="00C40933">
        <w:rPr>
          <w:b/>
        </w:rPr>
        <w:t>What is the issue of lead in drinking water?</w:t>
      </w:r>
    </w:p>
    <w:p w14:paraId="0B7D34AD" w14:textId="77777777" w:rsidR="00E34422" w:rsidRDefault="003D55FC" w:rsidP="00E34422">
      <w:r>
        <w:t xml:space="preserve">Lead is a </w:t>
      </w:r>
      <w:r w:rsidR="00EF13CC">
        <w:t xml:space="preserve">chemical element and it is denoted by the symbol 'Pb,' and it originates from the word </w:t>
      </w:r>
      <w:r w:rsidR="00EF13CC" w:rsidRPr="00EF13CC">
        <w:rPr>
          <w:i/>
        </w:rPr>
        <w:t>plumbum</w:t>
      </w:r>
      <w:r w:rsidR="00EF13CC">
        <w:t xml:space="preserve">. </w:t>
      </w:r>
      <w:r w:rsidR="00D04210">
        <w:t xml:space="preserve">The varying amounts of lead can be found in </w:t>
      </w:r>
      <w:r w:rsidR="00D04210" w:rsidRPr="00D04210">
        <w:t>gasoline, paint</w:t>
      </w:r>
      <w:r w:rsidR="00D04210">
        <w:t xml:space="preserve">, food containers, </w:t>
      </w:r>
      <w:r w:rsidR="00D04210">
        <w:lastRenderedPageBreak/>
        <w:t xml:space="preserve">and water pipes. </w:t>
      </w:r>
      <w:r w:rsidR="006065C0">
        <w:t xml:space="preserve">Some amount of lead is commonly found in the drinking water, nevertheless drinking water results in the smaller exposure to lead. </w:t>
      </w:r>
      <w:r w:rsidR="00631C8D">
        <w:t xml:space="preserve">Drinking water exposes one to lead, and eventually, lead is stored in the human body. </w:t>
      </w:r>
      <w:r w:rsidR="00F46619">
        <w:t xml:space="preserve">It is a toxic metal and </w:t>
      </w:r>
      <w:r w:rsidR="00DB4199">
        <w:t xml:space="preserve">causes numerous health issues to humans. </w:t>
      </w:r>
      <w:r w:rsidR="008D7B76">
        <w:t xml:space="preserve">In rare cases, lead gets into drinking water as a consequence of pesticides being owing to the industrial activity and contaminated groundwater and soil. </w:t>
      </w:r>
      <w:r w:rsidR="00C64833">
        <w:t xml:space="preserve">However, the most common source of lead into the drinking water is from the water pipes and household plumbing. </w:t>
      </w:r>
      <w:r w:rsidR="001A6138" w:rsidRPr="001A6138">
        <w:t xml:space="preserve">Lead can also be found in water supplies if </w:t>
      </w:r>
      <w:r w:rsidR="001A6138">
        <w:t>one has</w:t>
      </w:r>
      <w:r w:rsidR="001A6138" w:rsidRPr="001A6138">
        <w:t xml:space="preserve"> lead pipework supplying your property, especially if the pipework has been disturbed. Most water companies replace their side of the connection.</w:t>
      </w:r>
      <w:r w:rsidR="00B270B5">
        <w:t xml:space="preserve"> </w:t>
      </w:r>
      <w:r w:rsidR="00723A6C">
        <w:t xml:space="preserve">That is why lead is an important concern for the homes relying on either private or public water supply. </w:t>
      </w:r>
      <w:r w:rsidR="00266600">
        <w:t xml:space="preserve">Owing to the chemical properties of water, it dissolves lead from the lead pipes in the pipes through which it travels by a process called </w:t>
      </w:r>
      <w:r w:rsidR="00266600" w:rsidRPr="00266600">
        <w:t>"corrosion."</w:t>
      </w:r>
    </w:p>
    <w:p w14:paraId="5D5A86F2" w14:textId="77777777" w:rsidR="0029116C" w:rsidRDefault="003D55FC" w:rsidP="004362CC">
      <w:r>
        <w:t xml:space="preserve">Pipes, </w:t>
      </w:r>
      <w:r w:rsidRPr="00BD756A">
        <w:t>faucets, and plumbing fixtures</w:t>
      </w:r>
      <w:r>
        <w:t xml:space="preserve"> are the most common causes of lead in the drinking water. </w:t>
      </w:r>
      <w:r w:rsidR="002A7D77" w:rsidRPr="002A7D77">
        <w:t xml:space="preserve">Not much lead comes out of lead water pipes because metallic lead isn’t that active a metal. </w:t>
      </w:r>
      <w:r w:rsidR="00D60028" w:rsidRPr="002A7D77">
        <w:t>Nonetheless</w:t>
      </w:r>
      <w:r w:rsidR="002A7D77" w:rsidRPr="002A7D77">
        <w:t>, if those pipes corrode for an</w:t>
      </w:r>
      <w:r w:rsidR="005853B6">
        <w:t>y reason (as in Flint, Michigan water crisis, it was</w:t>
      </w:r>
      <w:r w:rsidR="002A7D77" w:rsidRPr="002A7D77">
        <w:t xml:space="preserve"> due to chemicals in the water), then lead ions will contaminate the water.</w:t>
      </w:r>
      <w:r w:rsidR="002A7D77">
        <w:t xml:space="preserve"> </w:t>
      </w:r>
      <w:r>
        <w:t>Drinking water travels through the pipes from the main sources to the homes and contains lead with it. In addition, water pipes and fixtures that were made prior to 1986 might contain a high content of lead</w:t>
      </w:r>
      <w:r w:rsidR="009B709F">
        <w:t xml:space="preserve"> </w:t>
      </w:r>
      <w:r w:rsidR="009B709F">
        <w:fldChar w:fldCharType="begin"/>
      </w:r>
      <w:r w:rsidR="007C476F">
        <w:instrText xml:space="preserve"> ADDIN ZOTERO_ITEM CSL_CITATION {"citationID":"Ucw7WOPS","properties":{"formattedCitation":"({\\i{}CDC - Lead - Sources of Lead - Lead in Drinking Water})","plainCitation":"(CDC - Lead - Sources of Lead - Lead in Drinking Water)","noteIndex":0},"citationItems":[{"id":78,"uris":["http://zotero.org/users/local/rhLtY1cq/items/2WHRAUHF"],"uri":["http://zotero.org/users/local/rhLtY1cq/items/2WHRAUHF"],"itemData":{"id":78,"type":"webpage","title":"CDC - Lead - Sources of Lead - Lead in Drinking Water","abstract":"The Childhood Lead Poisoning Prevention Program is committed to the Healthy People goal of eliminating elevated blood lead levels in children by 2020. CDC continues to assist state and local childhood lead poisoning prevention programs, to provide a scientific basis for policy decisions, and to ensure that health issues are addressed in decisions about housing and the environment.","URL":"https://www.cdc.gov/nceh/lead/prevention/sources/water.htm","language":"en-us","issued":{"date-parts":[["2019",8,21]]},"accessed":{"date-parts":[["2019",12,2]]}}}],"schema":"https://github.com/citation-style-language/schema/raw/master/csl-citation.json"} </w:instrText>
      </w:r>
      <w:r w:rsidR="009B709F">
        <w:fldChar w:fldCharType="separate"/>
      </w:r>
      <w:r w:rsidR="007C476F" w:rsidRPr="007C476F">
        <w:rPr>
          <w:rFonts w:ascii="Times New Roman" w:hAnsi="Times New Roman" w:cs="Times New Roman"/>
        </w:rPr>
        <w:t>(</w:t>
      </w:r>
      <w:r w:rsidR="007C476F" w:rsidRPr="007C476F">
        <w:rPr>
          <w:rFonts w:ascii="Times New Roman" w:hAnsi="Times New Roman" w:cs="Times New Roman"/>
          <w:i/>
          <w:iCs/>
        </w:rPr>
        <w:t>CDC - Lead - Sources of Lead - Lead in Drinking Water</w:t>
      </w:r>
      <w:r w:rsidR="007C476F" w:rsidRPr="007C476F">
        <w:rPr>
          <w:rFonts w:ascii="Times New Roman" w:hAnsi="Times New Roman" w:cs="Times New Roman"/>
        </w:rPr>
        <w:t>)</w:t>
      </w:r>
      <w:r w:rsidR="009B709F">
        <w:fldChar w:fldCharType="end"/>
      </w:r>
      <w:r>
        <w:t xml:space="preserve">. </w:t>
      </w:r>
      <w:r w:rsidR="00641009">
        <w:t xml:space="preserve">The plumbing material, when going through a chemical reaction and dissolves a way of metal from the pipes in the water, results in lead contamination. </w:t>
      </w:r>
      <w:r w:rsidR="009B709F">
        <w:t xml:space="preserve">This chemical reaction is more severe when the water has a low content of minerals and high acidity. </w:t>
      </w:r>
      <w:r w:rsidR="009E669A">
        <w:t xml:space="preserve">The amount of lead that enters into water is based on following factors, the water temperature, </w:t>
      </w:r>
      <w:r w:rsidR="009E669A" w:rsidRPr="009E669A">
        <w:t>alkalinity</w:t>
      </w:r>
      <w:r w:rsidR="009E669A">
        <w:t xml:space="preserve"> or acidity</w:t>
      </w:r>
      <w:r w:rsidR="009E669A" w:rsidRPr="009E669A">
        <w:t xml:space="preserve"> of the water,</w:t>
      </w:r>
      <w:r w:rsidR="009E669A">
        <w:t xml:space="preserve"> </w:t>
      </w:r>
      <w:r w:rsidR="009E669A" w:rsidRPr="009E669A">
        <w:t>the existence of protective scales or coverings</w:t>
      </w:r>
      <w:r w:rsidR="009E669A">
        <w:t xml:space="preserve"> in the pipes, </w:t>
      </w:r>
      <w:r w:rsidR="009E669A" w:rsidRPr="009E669A">
        <w:t>the kinds and quantities of minerals in the water</w:t>
      </w:r>
      <w:r w:rsidR="009E669A">
        <w:t xml:space="preserve">, </w:t>
      </w:r>
      <w:r w:rsidR="009E669A" w:rsidRPr="009E669A">
        <w:t xml:space="preserve">the </w:t>
      </w:r>
      <w:r w:rsidR="009E669A" w:rsidRPr="009E669A">
        <w:lastRenderedPageBreak/>
        <w:t xml:space="preserve">total of wear in the pipes, the quantity of </w:t>
      </w:r>
      <w:r w:rsidR="009E669A">
        <w:t>chemical</w:t>
      </w:r>
      <w:r w:rsidR="009E669A" w:rsidRPr="009E669A">
        <w:t xml:space="preserve"> that water comes into contact with,</w:t>
      </w:r>
      <w:r w:rsidR="00B9592E">
        <w:t xml:space="preserve"> and the amount of time </w:t>
      </w:r>
      <w:r w:rsidR="00B9592E" w:rsidRPr="00B9592E">
        <w:t>the water stays in pipes</w:t>
      </w:r>
      <w:r w:rsidR="002372AC">
        <w:t xml:space="preserve">. </w:t>
      </w:r>
    </w:p>
    <w:p w14:paraId="74F7D14B" w14:textId="77777777" w:rsidR="00E34422" w:rsidRPr="00D9433D" w:rsidRDefault="003D55FC" w:rsidP="00D9433D">
      <w:r>
        <w:t xml:space="preserve">With increase in </w:t>
      </w:r>
      <w:r w:rsidRPr="00817C71">
        <w:t xml:space="preserve">the corrosivity </w:t>
      </w:r>
      <w:r>
        <w:t xml:space="preserve">of water, amount of lead corroded in the water generally increases from the plumbing of metal. </w:t>
      </w:r>
      <w:r w:rsidR="00817C71">
        <w:t xml:space="preserve">The content of calcium carbonate coupled with the high acidity of water allows for water </w:t>
      </w:r>
      <w:r w:rsidR="00817C71" w:rsidRPr="00817C71">
        <w:t xml:space="preserve">corrosivity </w:t>
      </w:r>
      <w:r w:rsidR="00817C71">
        <w:t xml:space="preserve">control. </w:t>
      </w:r>
      <w:r w:rsidR="00580505">
        <w:t xml:space="preserve">In addition to the presence of these two factors, many other factors can </w:t>
      </w:r>
      <w:r w:rsidR="00580505" w:rsidRPr="00580505">
        <w:t xml:space="preserve">lead to an increase in water corrosivity. </w:t>
      </w:r>
      <w:r w:rsidR="00580505">
        <w:t xml:space="preserve">Hard water has a high concentration of magnesium and calcium is more corrosive, whereas the soft water having a low content of calcium and magnesium is less corrosive. </w:t>
      </w:r>
      <w:r w:rsidR="008E2F6A">
        <w:t xml:space="preserve">Moreover, cold water is less corrosive as compared to warm water. </w:t>
      </w:r>
      <w:r w:rsidR="005F2CAE">
        <w:t xml:space="preserve">Grounding electrical connection </w:t>
      </w:r>
      <w:r w:rsidR="00D9433D">
        <w:t>to water pipes is a common practice and it also increases corrosion in water. However, any water can contain a quantity of lead.</w:t>
      </w:r>
    </w:p>
    <w:p w14:paraId="62253337" w14:textId="77777777" w:rsidR="0020170B" w:rsidRDefault="003D55FC" w:rsidP="009F7F7C">
      <w:pPr>
        <w:ind w:firstLine="0"/>
        <w:rPr>
          <w:b/>
        </w:rPr>
      </w:pPr>
      <w:r w:rsidRPr="00523F4E">
        <w:rPr>
          <w:b/>
        </w:rPr>
        <w:t xml:space="preserve">Health </w:t>
      </w:r>
      <w:r w:rsidR="001E3868">
        <w:rPr>
          <w:b/>
        </w:rPr>
        <w:t>Risks</w:t>
      </w:r>
      <w:r w:rsidR="00AE25AA">
        <w:rPr>
          <w:b/>
        </w:rPr>
        <w:t xml:space="preserve"> and Environmental Issues </w:t>
      </w:r>
    </w:p>
    <w:p w14:paraId="482AA051" w14:textId="77777777" w:rsidR="009F479D" w:rsidRDefault="003D55FC" w:rsidP="009F479D">
      <w:r>
        <w:t xml:space="preserve">Lead is a toxic metal and it is very harmful to human health. </w:t>
      </w:r>
      <w:r w:rsidR="0056562F">
        <w:t xml:space="preserve">In fact, there is no safe level of lead in the human body. It definitely becomes the primary reason for many health issues and concerns in children, adults and older adults as well. </w:t>
      </w:r>
      <w:r>
        <w:t>High level of lead in the drinking water of children can lea</w:t>
      </w:r>
      <w:r w:rsidR="0056562F">
        <w:t xml:space="preserve">d to many health issues in children such as organ failures, </w:t>
      </w:r>
      <w:r w:rsidR="0056562F" w:rsidRPr="0056562F">
        <w:t>major neurological damage</w:t>
      </w:r>
      <w:r w:rsidR="0056562F">
        <w:t xml:space="preserve">, </w:t>
      </w:r>
      <w:r w:rsidR="0056562F" w:rsidRPr="006F2274">
        <w:t>coma and ultimately death as well</w:t>
      </w:r>
      <w:r w:rsidR="006F2274">
        <w:t xml:space="preserve"> </w:t>
      </w:r>
      <w:r w:rsidR="006F2274">
        <w:fldChar w:fldCharType="begin"/>
      </w:r>
      <w:r w:rsidR="006F2274">
        <w:instrText xml:space="preserve"> ADDIN ZOTERO_ITEM CSL_CITATION {"citationID":"ZXUgBJhN","properties":{"formattedCitation":"({\\i{}Water Research Center - Lead in Drinking Water and Water Testing})","plainCitation":"(Water Research Center - Lead in Drinking Water and Water Testing)","noteIndex":0},"citationItems":[{"id":80,"uris":["http://zotero.org/users/local/rhLtY1cq/items/69F7FYZ9"],"uri":["http://zotero.org/users/local/rhLtY1cq/items/69F7FYZ9"],"itemData":{"id":80,"type":"webpage","title":"Water Research Center - Lead in Drinking Water and Water Testing","URL":"https://water-research.net/index.php/lead","accessed":{"date-parts":[["2019",12,2]]}}}],"schema":"https://github.com/citation-style-language/schema/raw/master/csl-citation.json"} </w:instrText>
      </w:r>
      <w:r w:rsidR="006F2274">
        <w:fldChar w:fldCharType="separate"/>
      </w:r>
      <w:r w:rsidR="006F2274" w:rsidRPr="003970F1">
        <w:rPr>
          <w:rFonts w:ascii="Times New Roman" w:hAnsi="Times New Roman" w:cs="Times New Roman"/>
        </w:rPr>
        <w:t>(</w:t>
      </w:r>
      <w:r w:rsidR="006F2274" w:rsidRPr="003970F1">
        <w:rPr>
          <w:rFonts w:ascii="Times New Roman" w:hAnsi="Times New Roman" w:cs="Times New Roman"/>
          <w:i/>
          <w:iCs/>
        </w:rPr>
        <w:t>Water Research Center - Lead in Drinking Water and Water Testing</w:t>
      </w:r>
      <w:r w:rsidR="006F2274" w:rsidRPr="003970F1">
        <w:rPr>
          <w:rFonts w:ascii="Times New Roman" w:hAnsi="Times New Roman" w:cs="Times New Roman"/>
        </w:rPr>
        <w:t>)</w:t>
      </w:r>
      <w:r w:rsidR="006F2274">
        <w:fldChar w:fldCharType="end"/>
      </w:r>
      <w:r w:rsidR="0056562F" w:rsidRPr="006F2274">
        <w:t xml:space="preserve">. </w:t>
      </w:r>
      <w:r w:rsidR="007479A4" w:rsidRPr="006F2274">
        <w:t xml:space="preserve">Low level of exposure to lead can result </w:t>
      </w:r>
      <w:r w:rsidR="00383B96" w:rsidRPr="006F2274">
        <w:t xml:space="preserve">in hearing loss, learning infirmities, inhibit growth among the children; </w:t>
      </w:r>
      <w:r w:rsidR="007479A4" w:rsidRPr="006F2274">
        <w:t xml:space="preserve">it </w:t>
      </w:r>
      <w:r w:rsidR="007479A4">
        <w:t xml:space="preserve">can also contribute to </w:t>
      </w:r>
      <w:r w:rsidR="007479A4" w:rsidRPr="007479A4">
        <w:t>gastrointestinal disease</w:t>
      </w:r>
      <w:r w:rsidR="00821056">
        <w:t xml:space="preserve"> or flu generally deemed as the signs of lead poisoning. </w:t>
      </w:r>
    </w:p>
    <w:p w14:paraId="26552D60" w14:textId="77777777" w:rsidR="00C15A5B" w:rsidRDefault="003D55FC" w:rsidP="009F479D">
      <w:r>
        <w:t xml:space="preserve">The symptoms of lead poisoning amid kids are </w:t>
      </w:r>
      <w:r w:rsidRPr="008D10FC">
        <w:t>fatigue, vomiting, constipation</w:t>
      </w:r>
      <w:r>
        <w:t xml:space="preserve">, </w:t>
      </w:r>
      <w:r w:rsidRPr="008D10FC">
        <w:t>cramps, irritability</w:t>
      </w:r>
      <w:r>
        <w:t xml:space="preserve">, </w:t>
      </w:r>
      <w:r w:rsidRPr="008D10FC">
        <w:t>poor appetite, trouble sleeping</w:t>
      </w:r>
      <w:r>
        <w:t xml:space="preserve">, and </w:t>
      </w:r>
      <w:r w:rsidRPr="008D10FC">
        <w:t>fatigue</w:t>
      </w:r>
      <w:r>
        <w:t xml:space="preserve">, etc. </w:t>
      </w:r>
      <w:r w:rsidR="008B4E3F" w:rsidRPr="008B4E3F">
        <w:t>Contrasting</w:t>
      </w:r>
      <w:r w:rsidR="008B4E3F">
        <w:t xml:space="preserve"> other chemicals in the water, lead accumulates in the human body over time and it eventually gets into the human brain, kidneys, bones, and other key organs, increasing the corrosive health impacts for the person </w:t>
      </w:r>
      <w:r w:rsidR="008B4E3F">
        <w:lastRenderedPageBreak/>
        <w:t>being subject to lead exposure.</w:t>
      </w:r>
      <w:r w:rsidR="009828F8">
        <w:t xml:space="preserve"> Lead can be deposited in the child's blood and in the bones for many years </w:t>
      </w:r>
      <w:r w:rsidR="003970F1" w:rsidRPr="009F479D">
        <w:fldChar w:fldCharType="begin"/>
      </w:r>
      <w:r w:rsidR="00AE25AA">
        <w:instrText xml:space="preserve"> ADDIN ZOTERO_ITEM CSL_CITATION {"citationID":"4SJi1zp6","properties":{"formattedCitation":"({\\i{}Water Research Center - Lead in Drinking Water and Water Testing})","plainCitation":"(Water Research Center - Lead in Drinking Water and Water Testing)","noteIndex":0},"citationItems":[{"id":80,"uris":["http://zotero.org/users/local/rhLtY1cq/items/69F7FYZ9"],"uri":["http://zotero.org/users/local/rhLtY1cq/items/69F7FYZ9"],"itemData":{"id":80,"type":"webpage","title":"Water Research Center - Lead in Drinking Water and Water Testing","URL":"https://water-research.net/index.php/lead","accessed":{"date-parts":[["2019",12,2]]}}}],"schema":"https://github.com/citation-style-language/schema/raw/master/csl-citation.json"} </w:instrText>
      </w:r>
      <w:r w:rsidR="003970F1" w:rsidRPr="009F479D">
        <w:fldChar w:fldCharType="separate"/>
      </w:r>
      <w:r w:rsidR="003970F1" w:rsidRPr="009F479D">
        <w:rPr>
          <w:rFonts w:ascii="Times New Roman" w:hAnsi="Times New Roman" w:cs="Times New Roman"/>
        </w:rPr>
        <w:t>(</w:t>
      </w:r>
      <w:r w:rsidR="003970F1" w:rsidRPr="009F479D">
        <w:rPr>
          <w:rFonts w:ascii="Times New Roman" w:hAnsi="Times New Roman" w:cs="Times New Roman"/>
          <w:i/>
          <w:iCs/>
        </w:rPr>
        <w:t>Water Research Center - Lead in Drinking Water and Water Testing</w:t>
      </w:r>
      <w:r w:rsidR="003970F1" w:rsidRPr="009F479D">
        <w:rPr>
          <w:rFonts w:ascii="Times New Roman" w:hAnsi="Times New Roman" w:cs="Times New Roman"/>
        </w:rPr>
        <w:t>)</w:t>
      </w:r>
      <w:r w:rsidR="003970F1" w:rsidRPr="009F479D">
        <w:fldChar w:fldCharType="end"/>
      </w:r>
      <w:r w:rsidR="003970F1" w:rsidRPr="009F479D">
        <w:t>.</w:t>
      </w:r>
      <w:r w:rsidR="009828F8" w:rsidRPr="009F479D">
        <w:t xml:space="preserve"> Kids of less than 6 years old can suffer from growth issues</w:t>
      </w:r>
      <w:r w:rsidR="009F479D" w:rsidRPr="009F479D">
        <w:t>, mental retardation</w:t>
      </w:r>
      <w:r w:rsidR="009828F8" w:rsidRPr="009F479D">
        <w:t>, and other serious health disparities</w:t>
      </w:r>
      <w:r w:rsidRPr="009F479D">
        <w:t xml:space="preserve"> if they've consumed enough lead, renal damage, and even death. EPA estimates only 20% of a child's exposure to lead comes from drinking water. </w:t>
      </w:r>
      <w:r w:rsidR="008D3998">
        <w:t xml:space="preserve">High exposure to lead through drinking water is associated with decreased blood levels as well </w:t>
      </w:r>
      <w:r w:rsidR="008D3998">
        <w:fldChar w:fldCharType="begin"/>
      </w:r>
      <w:r w:rsidR="008D3998">
        <w:instrText xml:space="preserve"> ADDIN ZOTERO_ITEM CSL_CITATION {"citationID":"avF5WXz9","properties":{"formattedCitation":"(Brown and Margolis)","plainCitation":"(Brown and Margolis)","noteIndex":0},"citationItems":[{"id":88,"uris":["http://zotero.org/users/local/rhLtY1cq/items/S3262N3U"],"uri":["http://zotero.org/users/local/rhLtY1cq/items/S3262N3U"],"itemData":{"id":88,"type":"article-journal","title":"Lead in drinking water and human blood lead levels in the United States","author":[{"family":"Brown","given":"Mary Jean"},{"family":"Margolis","given":"Stephen"}],"issued":{"date-parts":[["2012"]]}}}],"schema":"https://github.com/citation-style-language/schema/raw/master/csl-citation.json"} </w:instrText>
      </w:r>
      <w:r w:rsidR="008D3998">
        <w:fldChar w:fldCharType="separate"/>
      </w:r>
      <w:r w:rsidR="008D3998" w:rsidRPr="008D3998">
        <w:rPr>
          <w:rFonts w:ascii="Times New Roman" w:hAnsi="Times New Roman" w:cs="Times New Roman"/>
        </w:rPr>
        <w:t>(Brown and Margolis)</w:t>
      </w:r>
      <w:r w:rsidR="008D3998">
        <w:fldChar w:fldCharType="end"/>
      </w:r>
      <w:r w:rsidR="008D3998">
        <w:t xml:space="preserve">. </w:t>
      </w:r>
    </w:p>
    <w:p w14:paraId="2CBA8F92" w14:textId="7418C6BC" w:rsidR="00484236" w:rsidRPr="00AE25AA" w:rsidRDefault="003D55FC" w:rsidP="00AE25AA">
      <w:r w:rsidRPr="004F2C41">
        <w:t xml:space="preserve">For the past 2500 years, humans have been facing the issue of lead contamination from many sources; one of them is water. Irrespective of the source of lead in human food and water,  it is very damaging to human tissues </w:t>
      </w:r>
      <w:r w:rsidR="000559A8" w:rsidRPr="004F2C41">
        <w:fldChar w:fldCharType="begin"/>
      </w:r>
      <w:r w:rsidR="000559A8" w:rsidRPr="004F2C41">
        <w:instrText xml:space="preserve"> ADDIN ZOTERO_ITEM CSL_CITATION {"citationID":"SMdOrE8d","properties":{"formattedCitation":"(Tranel and Kimmel)","plainCitation":"(Tranel and Kimmel)","noteIndex":0},"citationItems":[{"id":83,"uris":["http://zotero.org/users/local/rhLtY1cq/items/4M794ZTG"],"uri":["http://zotero.org/users/local/rhLtY1cq/items/4M794ZTG"],"itemData":{"id":83,"type":"article-journal","title":"Impacts of lead ammunition on wildlife, the environment, and human health—a literature review and implications for Minnesota","container-title":"Ingestion of lead from spent ammunition: implications for wildlife and humans. The Peregrine Fund, Boise, Idaho, USA","volume":"319","author":[{"family":"Tranel","given":"MOLLY A."},{"family":"Kimmel","given":"RICHARD O."}],"issued":{"date-parts":[["2009"]]}}}],"schema":"https://github.com/citation-style-language/schema/raw/master/csl-citation.json"} </w:instrText>
      </w:r>
      <w:r w:rsidR="000559A8" w:rsidRPr="004F2C41">
        <w:fldChar w:fldCharType="separate"/>
      </w:r>
      <w:r w:rsidR="000559A8" w:rsidRPr="004F2C41">
        <w:rPr>
          <w:rFonts w:ascii="Times New Roman" w:hAnsi="Times New Roman" w:cs="Times New Roman"/>
        </w:rPr>
        <w:t>(Tranel and Kimmel)</w:t>
      </w:r>
      <w:r w:rsidR="000559A8" w:rsidRPr="004F2C41">
        <w:fldChar w:fldCharType="end"/>
      </w:r>
      <w:r w:rsidRPr="004F2C41">
        <w:t xml:space="preserve">. </w:t>
      </w:r>
      <w:r w:rsidR="004F2C41" w:rsidRPr="004F2C41">
        <w:t xml:space="preserve">Humans' consumption of meat, bird, or any other animal having a lead shot </w:t>
      </w:r>
      <w:r w:rsidR="004F2C41">
        <w:t>poses several health issues</w:t>
      </w:r>
      <w:r w:rsidR="001E3868">
        <w:t xml:space="preserve"> </w:t>
      </w:r>
      <w:r w:rsidR="001E3868" w:rsidRPr="004F2C41">
        <w:fldChar w:fldCharType="begin"/>
      </w:r>
      <w:r w:rsidR="00AE25AA">
        <w:instrText xml:space="preserve"> ADDIN ZOTERO_ITEM CSL_CITATION {"citationID":"qYbymsGy","properties":{"formattedCitation":"(Tranel and Kimmel)","plainCitation":"(Tranel and Kimmel)","noteIndex":0},"citationItems":[{"id":83,"uris":["http://zotero.org/users/local/rhLtY1cq/items/4M794ZTG"],"uri":["http://zotero.org/users/local/rhLtY1cq/items/4M794ZTG"],"itemData":{"id":83,"type":"article-journal","title":"Impacts of lead ammunition on wildlife, the environment, and human health—a literature review and implications for Minnesota","container-title":"Ingestion of lead from spent ammunition: implications for wildlife and humans. The Peregrine Fund, Boise, Idaho, USA","volume":"319","author":[{"family":"Tranel","given":"MOLLY A."},{"family":"Kimmel","given":"RICHARD O."}],"issued":{"date-parts":[["2009"]]}}}],"schema":"https://github.com/citation-style-language/schema/raw/master/csl-citation.json"} </w:instrText>
      </w:r>
      <w:r w:rsidR="001E3868" w:rsidRPr="004F2C41">
        <w:fldChar w:fldCharType="separate"/>
      </w:r>
      <w:r w:rsidR="001E3868" w:rsidRPr="004F2C41">
        <w:rPr>
          <w:rFonts w:ascii="Times New Roman" w:hAnsi="Times New Roman" w:cs="Times New Roman"/>
        </w:rPr>
        <w:t>(Tranel and Kimmel)</w:t>
      </w:r>
      <w:r w:rsidR="001E3868" w:rsidRPr="004F2C41">
        <w:fldChar w:fldCharType="end"/>
      </w:r>
      <w:r w:rsidR="004F2C41">
        <w:t xml:space="preserve">. </w:t>
      </w:r>
      <w:r w:rsidR="00AE25AA">
        <w:t xml:space="preserve">As lead is stored in the bones of humans, it releases during pregnancy and can impact the bones of fetus, reducing its growth or in some cases resulting in premature births. Besides health issues, lead pollution is also adversely impacting the </w:t>
      </w:r>
      <w:r w:rsidR="00FA4E07">
        <w:t xml:space="preserve">environment. Large </w:t>
      </w:r>
      <w:r w:rsidR="005F4FFF">
        <w:t xml:space="preserve">amount of </w:t>
      </w:r>
      <w:r w:rsidR="00FA4E07">
        <w:t>lead emitted by lead smelters and mining results in poor environmental health</w:t>
      </w:r>
      <w:r w:rsidR="00AE25AA">
        <w:t xml:space="preserve"> </w:t>
      </w:r>
      <w:r w:rsidR="00AE25AA">
        <w:fldChar w:fldCharType="begin"/>
      </w:r>
      <w:r w:rsidR="00AE25AA">
        <w:instrText xml:space="preserve"> ADDIN ZOTERO_ITEM CSL_CITATION {"citationID":"B2q6mAN0","properties":{"formattedCitation":"(Singh and Li)","plainCitation":"(Singh and Li)","noteIndex":0},"citationItems":[{"id":85,"uris":["http://zotero.org/users/local/rhLtY1cq/items/UHF5Q5ST"],"uri":["http://zotero.org/users/local/rhLtY1cq/items/UHF5Q5ST"],"itemData":{"id":85,"type":"paper-conference","title":"Environmental impacts of lead ore mining and smelting","container-title":"Advanced Materials Research","publisher":"Trans Tech Publ","page":"338-347","volume":"878","ISBN":"3-03785-982-2","author":[{"family":"Singh","given":"Narendra"},{"family":"Li","given":"Jin Hui"}],"issued":{"date-parts":[["2014"]]}}}],"schema":"https://github.com/citation-style-language/schema/raw/master/csl-citation.json"} </w:instrText>
      </w:r>
      <w:r w:rsidR="00AE25AA">
        <w:fldChar w:fldCharType="separate"/>
      </w:r>
      <w:r w:rsidR="00AE25AA" w:rsidRPr="00AE25AA">
        <w:rPr>
          <w:rFonts w:ascii="Times New Roman" w:hAnsi="Times New Roman" w:cs="Times New Roman"/>
        </w:rPr>
        <w:t>(Singh and Li)</w:t>
      </w:r>
      <w:r w:rsidR="00AE25AA">
        <w:fldChar w:fldCharType="end"/>
      </w:r>
      <w:r w:rsidR="00FA4E07">
        <w:t xml:space="preserve">. </w:t>
      </w:r>
    </w:p>
    <w:p w14:paraId="0C22A9C3" w14:textId="77777777" w:rsidR="0020170B" w:rsidRPr="009F479D" w:rsidRDefault="003D55FC" w:rsidP="009F7F7C">
      <w:pPr>
        <w:ind w:firstLine="0"/>
        <w:rPr>
          <w:b/>
        </w:rPr>
      </w:pPr>
      <w:r>
        <w:rPr>
          <w:b/>
        </w:rPr>
        <w:t>Prevention of Lead contamination of water</w:t>
      </w:r>
    </w:p>
    <w:p w14:paraId="28D74986" w14:textId="1A9FC5B4" w:rsidR="00B41EAC" w:rsidRPr="00137427" w:rsidRDefault="003D55FC" w:rsidP="0051478F">
      <w:r w:rsidRPr="00137427">
        <w:t xml:space="preserve">Lead at trace levels is </w:t>
      </w:r>
      <w:r w:rsidR="0051478F" w:rsidRPr="00137427">
        <w:t>universal</w:t>
      </w:r>
      <w:r w:rsidRPr="00137427">
        <w:t xml:space="preserve"> in our environment; </w:t>
      </w:r>
      <w:r w:rsidR="0051478F" w:rsidRPr="00137427">
        <w:t xml:space="preserve">it is not only present in water but also in soil, air, and food. </w:t>
      </w:r>
      <w:r w:rsidR="005F4FFF">
        <w:t>I</w:t>
      </w:r>
      <w:r w:rsidR="0051478F" w:rsidRPr="00137427">
        <w:t xml:space="preserve">t is </w:t>
      </w:r>
      <w:r w:rsidR="005F4FFF">
        <w:t xml:space="preserve">tremendously </w:t>
      </w:r>
      <w:r w:rsidR="0051478F" w:rsidRPr="00137427">
        <w:t>important to avoid l</w:t>
      </w:r>
      <w:r w:rsidR="005F4FFF">
        <w:t xml:space="preserve">ead-contaminated drinking water. </w:t>
      </w:r>
      <w:r w:rsidR="0051478F" w:rsidRPr="00137427">
        <w:t>W</w:t>
      </w:r>
      <w:r w:rsidRPr="00137427">
        <w:t xml:space="preserve">hy drinking water contains arsenic and lead, </w:t>
      </w:r>
      <w:r w:rsidR="0051478F" w:rsidRPr="00137427">
        <w:t xml:space="preserve">is </w:t>
      </w:r>
      <w:r w:rsidRPr="00137427">
        <w:t xml:space="preserve">because water reaches </w:t>
      </w:r>
      <w:r w:rsidR="0051478F" w:rsidRPr="00137427">
        <w:t>our</w:t>
      </w:r>
      <w:r w:rsidRPr="00137427">
        <w:t xml:space="preserve"> home after traveling through pipes that are connected</w:t>
      </w:r>
      <w:r w:rsidR="005F4FFF">
        <w:t>; the</w:t>
      </w:r>
      <w:r w:rsidRPr="00137427">
        <w:t xml:space="preserve"> pipes that are not properly maintained and comes from the corrosion of older fixtures</w:t>
      </w:r>
      <w:r w:rsidR="009E3346">
        <w:t xml:space="preserve"> </w:t>
      </w:r>
      <w:r w:rsidR="009E3346">
        <w:fldChar w:fldCharType="begin"/>
      </w:r>
      <w:r w:rsidR="009E3346">
        <w:instrText xml:space="preserve"> ADDIN ZOTERO_ITEM CSL_CITATION {"citationID":"Q53jas4u","properties":{"formattedCitation":"(\\uc0\\u8220{}Lead in Drinking Water\\uc0\\u8221{})","plainCitation":"(“Lead in Drinking Water”)","noteIndex":0},"citationItems":[{"id":86,"uris":["http://zotero.org/users/local/rhLtY1cq/items/3YZWRDPD"],"uri":["http://zotero.org/users/local/rhLtY1cq/items/3YZWRDPD"],"itemData":{"id":86,"type":"webpage","title":"Lead in Drinking Water","container-title":"Penn State Extension","abstract":"Learn how to determine if your drinking water contains too much lead, and discover ways to reduce lead in your water.","URL":"https://extension.psu.edu/lead-in-drinking-water","language":"en","accessed":{"date-parts":[["2019",12,2]]}}}],"schema":"https://github.com/citation-style-language/schema/raw/master/csl-citation.json"} </w:instrText>
      </w:r>
      <w:r w:rsidR="009E3346">
        <w:fldChar w:fldCharType="separate"/>
      </w:r>
      <w:r w:rsidR="009E3346" w:rsidRPr="009E3346">
        <w:rPr>
          <w:rFonts w:ascii="Times New Roman" w:hAnsi="Times New Roman" w:cs="Times New Roman"/>
        </w:rPr>
        <w:t>(“Lead in Drinking Water”)</w:t>
      </w:r>
      <w:r w:rsidR="009E3346">
        <w:fldChar w:fldCharType="end"/>
      </w:r>
      <w:r w:rsidRPr="00137427">
        <w:t>. Thus when water passes through the leaded pipes, it might also carry the lead particles or different other</w:t>
      </w:r>
      <w:r w:rsidR="007B3FCE" w:rsidRPr="00137427">
        <w:t xml:space="preserve"> contaminants, making it impure.</w:t>
      </w:r>
      <w:r w:rsidR="0051478F" w:rsidRPr="00137427">
        <w:t xml:space="preserve"> </w:t>
      </w:r>
      <w:r w:rsidRPr="00137427">
        <w:t xml:space="preserve">Thus, in order to make the water free from impurities and safe for </w:t>
      </w:r>
      <w:r w:rsidRPr="00137427">
        <w:lastRenderedPageBreak/>
        <w:t xml:space="preserve">consumption, </w:t>
      </w:r>
      <w:r w:rsidR="0051478F" w:rsidRPr="00137427">
        <w:t>one</w:t>
      </w:r>
      <w:r w:rsidRPr="00137427">
        <w:t xml:space="preserve"> can use a water purifier.</w:t>
      </w:r>
      <w:r w:rsidR="00137427" w:rsidRPr="00137427">
        <w:t xml:space="preserve"> One must s</w:t>
      </w:r>
      <w:r w:rsidRPr="00137427">
        <w:t>cout through the various list of water</w:t>
      </w:r>
      <w:r w:rsidR="00137427" w:rsidRPr="00137427">
        <w:t xml:space="preserve"> purifiers and install the one most suitable.</w:t>
      </w:r>
    </w:p>
    <w:p w14:paraId="662C6F8C" w14:textId="71557D80" w:rsidR="00B86DB7" w:rsidRDefault="003D55FC" w:rsidP="00B95B0B">
      <w:r w:rsidRPr="00137427">
        <w:t xml:space="preserve">There is a wide range of methods that can be used to eradicate lead from drinking water </w:t>
      </w:r>
      <w:r>
        <w:t xml:space="preserve">and these methods range from cost-effective to expensive. If the concentration of lead is low in drinking water, it can be reduced by flushing the </w:t>
      </w:r>
      <w:r w:rsidRPr="00137427">
        <w:t>plumbing system</w:t>
      </w:r>
      <w:r>
        <w:t xml:space="preserve">. If water remains in </w:t>
      </w:r>
      <w:r w:rsidR="00B60A1C">
        <w:t>contact</w:t>
      </w:r>
      <w:r>
        <w:t xml:space="preserve"> with the plumbing materials, it is essential to flush before drinking</w:t>
      </w:r>
      <w:r w:rsidR="009E3346">
        <w:t xml:space="preserve"> </w:t>
      </w:r>
      <w:r w:rsidR="009E3346">
        <w:fldChar w:fldCharType="begin"/>
      </w:r>
      <w:r w:rsidR="009E3346">
        <w:instrText xml:space="preserve"> ADDIN ZOTERO_ITEM CSL_CITATION {"citationID":"NtStLDNx","properties":{"formattedCitation":"(\\uc0\\u8220{}Lead in Drinking Water\\uc0\\u8221{})","plainCitation":"(“Lead in Drinking Water”)","noteIndex":0},"citationItems":[{"id":86,"uris":["http://zotero.org/users/local/rhLtY1cq/items/3YZWRDPD"],"uri":["http://zotero.org/users/local/rhLtY1cq/items/3YZWRDPD"],"itemData":{"id":86,"type":"webpage","title":"Lead in Drinking Water","container-title":"Penn State Extension","abstract":"Learn how to determine if your drinking water contains too much lead, and discover ways to reduce lead in your water.","URL":"https://extension.psu.edu/lead-in-drinking-water","language":"en","accessed":{"date-parts":[["2019",12,2]]}}}],"schema":"https://github.com/citation-style-language/schema/raw/master/csl-citation.json"} </w:instrText>
      </w:r>
      <w:r w:rsidR="009E3346">
        <w:fldChar w:fldCharType="separate"/>
      </w:r>
      <w:r w:rsidR="009E3346" w:rsidRPr="009E3346">
        <w:rPr>
          <w:rFonts w:ascii="Times New Roman" w:hAnsi="Times New Roman" w:cs="Times New Roman"/>
        </w:rPr>
        <w:t>(“Lead in Drinking Water”)</w:t>
      </w:r>
      <w:r w:rsidR="009E3346">
        <w:fldChar w:fldCharType="end"/>
      </w:r>
      <w:r>
        <w:t>. Though this method is not helpful in complex plumbing systems</w:t>
      </w:r>
      <w:r w:rsidR="00B60A1C">
        <w:t>, the pump's metal parts must be checked for corrosion.  In order to reduce corrosivity in the water, a</w:t>
      </w:r>
      <w:r w:rsidR="00B60A1C" w:rsidRPr="00B60A1C">
        <w:t>cid-neutralizing filters</w:t>
      </w:r>
      <w:r w:rsidR="00B60A1C">
        <w:t xml:space="preserve"> are also very effective</w:t>
      </w:r>
      <w:r w:rsidR="006F44DC">
        <w:t>; they add calcium and increase the pH level of water. A</w:t>
      </w:r>
      <w:r w:rsidR="006F44DC" w:rsidRPr="006F44DC">
        <w:t>ctivated alumina filters</w:t>
      </w:r>
      <w:r w:rsidR="006F44DC">
        <w:t xml:space="preserve"> and the process of reverse osmosis can purify drinking water from lead and other chemicals. </w:t>
      </w:r>
      <w:r w:rsidR="00E47AA2" w:rsidRPr="00E47AA2">
        <w:t>Granular activated carbon (GAC)</w:t>
      </w:r>
      <w:r w:rsidR="00E47AA2">
        <w:t xml:space="preserve"> filters are also used for lead eradication, yet </w:t>
      </w:r>
      <w:r w:rsidR="00B93576">
        <w:t>their</w:t>
      </w:r>
      <w:r w:rsidR="00E47AA2">
        <w:t xml:space="preserve"> efficiency is </w:t>
      </w:r>
      <w:r w:rsidR="00E47AA2" w:rsidRPr="00E47AA2">
        <w:t>doubtful</w:t>
      </w:r>
      <w:r w:rsidR="00E47AA2">
        <w:t xml:space="preserve">. </w:t>
      </w:r>
      <w:r w:rsidR="002242A2">
        <w:t>Furthermore, one of the</w:t>
      </w:r>
      <w:r w:rsidR="00872C6A">
        <w:t xml:space="preserve"> most expensive method</w:t>
      </w:r>
      <w:r w:rsidR="002242A2">
        <w:t>s</w:t>
      </w:r>
      <w:r w:rsidR="00872C6A">
        <w:t xml:space="preserve"> to </w:t>
      </w:r>
      <w:r w:rsidR="002242A2">
        <w:t>get rid of</w:t>
      </w:r>
      <w:r w:rsidR="00872C6A">
        <w:t xml:space="preserve"> lead from the water </w:t>
      </w:r>
      <w:r w:rsidR="008E56BC">
        <w:t xml:space="preserve">is to renew the entire plumbing system, with the new components. PVC or plastic pipes can be effective, </w:t>
      </w:r>
      <w:r w:rsidR="000D263C">
        <w:t xml:space="preserve">according to </w:t>
      </w:r>
      <w:r w:rsidR="000D263C" w:rsidRPr="000D263C">
        <w:t>National Sanitation Foundation (NSF)</w:t>
      </w:r>
      <w:r w:rsidR="000D263C">
        <w:t xml:space="preserve">. </w:t>
      </w:r>
      <w:r>
        <w:t>S</w:t>
      </w:r>
      <w:r w:rsidRPr="00B86DB7">
        <w:t>orption materials (Bayoxide E33, GEH and CFH 0818)</w:t>
      </w:r>
      <w:r>
        <w:t xml:space="preserve"> revel excellent results in terms of removal of lead from water. </w:t>
      </w:r>
      <w:r w:rsidR="00B95B0B" w:rsidRPr="00B95B0B">
        <w:t>Bayoxide E33</w:t>
      </w:r>
      <w:r w:rsidR="00B95B0B">
        <w:t xml:space="preserve"> is most efficient in making water lead free. </w:t>
      </w:r>
    </w:p>
    <w:p w14:paraId="51C02DD7" w14:textId="77777777" w:rsidR="003970F1" w:rsidRPr="003970F1" w:rsidRDefault="003970F1" w:rsidP="002F4BDA">
      <w:pPr>
        <w:ind w:firstLine="0"/>
      </w:pPr>
    </w:p>
    <w:p w14:paraId="54AB8518" w14:textId="77777777" w:rsidR="002F4BDA" w:rsidRDefault="002F4BDA" w:rsidP="002F4BDA">
      <w:pPr>
        <w:ind w:firstLine="0"/>
        <w:rPr>
          <w:b/>
        </w:rPr>
      </w:pPr>
    </w:p>
    <w:p w14:paraId="531DCA73" w14:textId="77777777" w:rsidR="002F4BDA" w:rsidRDefault="002F4BDA" w:rsidP="002F4BDA">
      <w:pPr>
        <w:ind w:firstLine="0"/>
        <w:rPr>
          <w:b/>
        </w:rPr>
      </w:pPr>
    </w:p>
    <w:p w14:paraId="38EC8AB9" w14:textId="77777777" w:rsidR="00B95B0B" w:rsidRDefault="00B95B0B" w:rsidP="002F4BDA">
      <w:pPr>
        <w:ind w:firstLine="0"/>
        <w:rPr>
          <w:b/>
        </w:rPr>
      </w:pPr>
    </w:p>
    <w:p w14:paraId="6592B917" w14:textId="77777777" w:rsidR="00B95B0B" w:rsidRDefault="00B95B0B" w:rsidP="002F4BDA">
      <w:pPr>
        <w:ind w:firstLine="0"/>
        <w:rPr>
          <w:b/>
        </w:rPr>
      </w:pPr>
    </w:p>
    <w:p w14:paraId="48D3980C" w14:textId="77777777" w:rsidR="00B95B0B" w:rsidRDefault="00B95B0B" w:rsidP="002F4BDA">
      <w:pPr>
        <w:ind w:firstLine="0"/>
        <w:rPr>
          <w:b/>
        </w:rPr>
      </w:pPr>
    </w:p>
    <w:p w14:paraId="787CE563" w14:textId="77777777" w:rsidR="00B95B0B" w:rsidRDefault="00B95B0B" w:rsidP="002F4BDA">
      <w:pPr>
        <w:ind w:firstLine="0"/>
        <w:rPr>
          <w:b/>
        </w:rPr>
      </w:pPr>
    </w:p>
    <w:p w14:paraId="6A790FC8" w14:textId="77777777" w:rsidR="002F4BDA" w:rsidRDefault="003D55FC" w:rsidP="002F4BDA">
      <w:pPr>
        <w:ind w:firstLine="0"/>
        <w:rPr>
          <w:b/>
        </w:rPr>
      </w:pPr>
      <w:r w:rsidRPr="002F4BDA">
        <w:rPr>
          <w:b/>
        </w:rPr>
        <w:lastRenderedPageBreak/>
        <w:t xml:space="preserve">Works Cited </w:t>
      </w:r>
    </w:p>
    <w:p w14:paraId="415F5F92" w14:textId="77777777" w:rsidR="008D3998" w:rsidRPr="008D3998" w:rsidRDefault="003D55FC" w:rsidP="008D3998">
      <w:pPr>
        <w:pStyle w:val="Bibliography"/>
        <w:rPr>
          <w:rFonts w:ascii="Times New Roman" w:hAnsi="Times New Roman" w:cs="Times New Roman"/>
        </w:rPr>
      </w:pPr>
      <w:r>
        <w:fldChar w:fldCharType="begin"/>
      </w:r>
      <w:r w:rsidR="009B5A51">
        <w:instrText xml:space="preserve"> ADDIN ZOTERO_BIBL {"uncited":[],"omitted":[],"custom":[]} CSL_BIBLIOGRAPHY </w:instrText>
      </w:r>
      <w:r>
        <w:fldChar w:fldCharType="separate"/>
      </w:r>
      <w:r w:rsidRPr="008D3998">
        <w:rPr>
          <w:rFonts w:ascii="Times New Roman" w:hAnsi="Times New Roman" w:cs="Times New Roman"/>
        </w:rPr>
        <w:t xml:space="preserve">Brown, Mary Jean, and Stephen Margolis. </w:t>
      </w:r>
      <w:r w:rsidRPr="008D3998">
        <w:rPr>
          <w:rFonts w:ascii="Times New Roman" w:hAnsi="Times New Roman" w:cs="Times New Roman"/>
          <w:i/>
          <w:iCs/>
        </w:rPr>
        <w:t>Lead in Drinking Water and Human Blood Lead Levels in the United States</w:t>
      </w:r>
      <w:r w:rsidRPr="008D3998">
        <w:rPr>
          <w:rFonts w:ascii="Times New Roman" w:hAnsi="Times New Roman" w:cs="Times New Roman"/>
        </w:rPr>
        <w:t>. 2012.</w:t>
      </w:r>
    </w:p>
    <w:p w14:paraId="02E23DCF"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i/>
          <w:iCs/>
        </w:rPr>
        <w:t>CDC - Lead - Sources of Lead - Lead in Drinking Water</w:t>
      </w:r>
      <w:r w:rsidRPr="008D3998">
        <w:rPr>
          <w:rFonts w:ascii="Times New Roman" w:hAnsi="Times New Roman" w:cs="Times New Roman"/>
        </w:rPr>
        <w:t>. 21 Aug. 2019, https://www.cdc.gov/nceh/lead/prevention/sources/water.htm.</w:t>
      </w:r>
    </w:p>
    <w:p w14:paraId="3C69D28A"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rPr>
        <w:t xml:space="preserve">“Lead in Drinking Water.” </w:t>
      </w:r>
      <w:r w:rsidRPr="008D3998">
        <w:rPr>
          <w:rFonts w:ascii="Times New Roman" w:hAnsi="Times New Roman" w:cs="Times New Roman"/>
          <w:i/>
          <w:iCs/>
        </w:rPr>
        <w:t>Penn State Extension</w:t>
      </w:r>
      <w:r w:rsidRPr="008D3998">
        <w:rPr>
          <w:rFonts w:ascii="Times New Roman" w:hAnsi="Times New Roman" w:cs="Times New Roman"/>
        </w:rPr>
        <w:t>, https://extension.psu.edu/lead-in-drinking-water. Accessed 2 Dec. 2019.</w:t>
      </w:r>
    </w:p>
    <w:p w14:paraId="42BED5A5"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rPr>
        <w:t xml:space="preserve">Singh, Narendra, and Jin Hui Li. “Environmental Impacts of Lead Ore Mining and Smelting.” </w:t>
      </w:r>
      <w:r w:rsidRPr="008D3998">
        <w:rPr>
          <w:rFonts w:ascii="Times New Roman" w:hAnsi="Times New Roman" w:cs="Times New Roman"/>
          <w:i/>
          <w:iCs/>
        </w:rPr>
        <w:t>Advanced Materials Research</w:t>
      </w:r>
      <w:r w:rsidRPr="008D3998">
        <w:rPr>
          <w:rFonts w:ascii="Times New Roman" w:hAnsi="Times New Roman" w:cs="Times New Roman"/>
        </w:rPr>
        <w:t>, vol. 878, Trans Tech Publ, 2014, pp. 338–47.</w:t>
      </w:r>
    </w:p>
    <w:p w14:paraId="2E16FFCC"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rPr>
        <w:t xml:space="preserve">Tranel, MOLLY A., and RICHARD O. Kimmel. “Impacts of Lead Ammunition on Wildlife, the Environment, and Human Health—a Literature Review and Implications for Minnesota.” </w:t>
      </w:r>
      <w:r w:rsidRPr="008D3998">
        <w:rPr>
          <w:rFonts w:ascii="Times New Roman" w:hAnsi="Times New Roman" w:cs="Times New Roman"/>
          <w:i/>
          <w:iCs/>
        </w:rPr>
        <w:t>Ingestion of Lead from Spent Ammunition: Implications for Wildlife and Humans. The Peregrine Fund, Boise, Idaho, USA</w:t>
      </w:r>
      <w:r w:rsidRPr="008D3998">
        <w:rPr>
          <w:rFonts w:ascii="Times New Roman" w:hAnsi="Times New Roman" w:cs="Times New Roman"/>
        </w:rPr>
        <w:t>, vol. 319, 2009.</w:t>
      </w:r>
    </w:p>
    <w:p w14:paraId="435FFB51"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i/>
          <w:iCs/>
        </w:rPr>
        <w:t>Water Research Center - Lead in Drinking Water and Water Testing</w:t>
      </w:r>
      <w:r w:rsidRPr="008D3998">
        <w:rPr>
          <w:rFonts w:ascii="Times New Roman" w:hAnsi="Times New Roman" w:cs="Times New Roman"/>
        </w:rPr>
        <w:t>. https://water-research.net/index.php/lead. Accessed 2 Dec. 2019.</w:t>
      </w:r>
    </w:p>
    <w:p w14:paraId="543933D5" w14:textId="77777777" w:rsidR="008D3998" w:rsidRPr="008D3998" w:rsidRDefault="003D55FC" w:rsidP="008D3998">
      <w:pPr>
        <w:pStyle w:val="Bibliography"/>
        <w:rPr>
          <w:rFonts w:ascii="Times New Roman" w:hAnsi="Times New Roman" w:cs="Times New Roman"/>
        </w:rPr>
      </w:pPr>
      <w:r w:rsidRPr="008D3998">
        <w:rPr>
          <w:rFonts w:ascii="Times New Roman" w:hAnsi="Times New Roman" w:cs="Times New Roman"/>
        </w:rPr>
        <w:t xml:space="preserve">“WHO | Unsafe Drinking-Water, Sanitation and Waste Management.” </w:t>
      </w:r>
      <w:r w:rsidRPr="008D3998">
        <w:rPr>
          <w:rFonts w:ascii="Times New Roman" w:hAnsi="Times New Roman" w:cs="Times New Roman"/>
          <w:i/>
          <w:iCs/>
        </w:rPr>
        <w:t>WHO</w:t>
      </w:r>
      <w:r w:rsidRPr="008D3998">
        <w:rPr>
          <w:rFonts w:ascii="Times New Roman" w:hAnsi="Times New Roman" w:cs="Times New Roman"/>
        </w:rPr>
        <w:t>, http://www.who.int/sustainable-development/cities/health-risks/water-sanitation/en/. Accessed 2 Dec. 2019.</w:t>
      </w:r>
    </w:p>
    <w:p w14:paraId="31865150" w14:textId="77777777" w:rsidR="002F4BDA" w:rsidRPr="008D3998" w:rsidRDefault="003D55FC" w:rsidP="008D3998">
      <w:pPr>
        <w:ind w:firstLine="0"/>
      </w:pPr>
      <w:r>
        <w:fldChar w:fldCharType="end"/>
      </w:r>
    </w:p>
    <w:sectPr w:rsidR="002F4BDA" w:rsidRPr="008D3998">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A70467" w16cid:durableId="218EDE7E"/>
  <w16cid:commentId w16cid:paraId="6C941B49" w16cid:durableId="218EDE8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0A94DF" w14:textId="77777777" w:rsidR="00D5090C" w:rsidRDefault="00D5090C">
      <w:pPr>
        <w:spacing w:line="240" w:lineRule="auto"/>
      </w:pPr>
      <w:r>
        <w:separator/>
      </w:r>
    </w:p>
  </w:endnote>
  <w:endnote w:type="continuationSeparator" w:id="0">
    <w:p w14:paraId="5CE0394D" w14:textId="77777777" w:rsidR="00D5090C" w:rsidRDefault="00D50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1EC47" w14:textId="77777777" w:rsidR="00D5090C" w:rsidRDefault="00D5090C">
      <w:pPr>
        <w:spacing w:line="240" w:lineRule="auto"/>
      </w:pPr>
      <w:r>
        <w:separator/>
      </w:r>
    </w:p>
  </w:footnote>
  <w:footnote w:type="continuationSeparator" w:id="0">
    <w:p w14:paraId="24A43325" w14:textId="77777777" w:rsidR="00D5090C" w:rsidRDefault="00D50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BD1C5A" w14:textId="1FC6BC52" w:rsidR="00E614DD" w:rsidRDefault="00D5090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242A2">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31905" w14:textId="64024E95" w:rsidR="00E614DD" w:rsidRDefault="00D5090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242A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D6FB3BD"/>
    <w:multiLevelType w:val="hybridMultilevel"/>
    <w:tmpl w:val="8D12DB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CF6E51AE">
      <w:start w:val="1"/>
      <w:numFmt w:val="lowerLetter"/>
      <w:pStyle w:val="TableNote"/>
      <w:suff w:val="space"/>
      <w:lvlText w:val="%1."/>
      <w:lvlJc w:val="left"/>
      <w:pPr>
        <w:ind w:left="0" w:firstLine="720"/>
      </w:pPr>
      <w:rPr>
        <w:rFonts w:hint="default"/>
      </w:rPr>
    </w:lvl>
    <w:lvl w:ilvl="1" w:tplc="0276C63C" w:tentative="1">
      <w:start w:val="1"/>
      <w:numFmt w:val="lowerLetter"/>
      <w:lvlText w:val="%2."/>
      <w:lvlJc w:val="left"/>
      <w:pPr>
        <w:ind w:left="2160" w:hanging="360"/>
      </w:pPr>
    </w:lvl>
    <w:lvl w:ilvl="2" w:tplc="A48E4718" w:tentative="1">
      <w:start w:val="1"/>
      <w:numFmt w:val="lowerRoman"/>
      <w:lvlText w:val="%3."/>
      <w:lvlJc w:val="right"/>
      <w:pPr>
        <w:ind w:left="2880" w:hanging="180"/>
      </w:pPr>
    </w:lvl>
    <w:lvl w:ilvl="3" w:tplc="DFAA307E" w:tentative="1">
      <w:start w:val="1"/>
      <w:numFmt w:val="decimal"/>
      <w:lvlText w:val="%4."/>
      <w:lvlJc w:val="left"/>
      <w:pPr>
        <w:ind w:left="3600" w:hanging="360"/>
      </w:pPr>
    </w:lvl>
    <w:lvl w:ilvl="4" w:tplc="AF44596A" w:tentative="1">
      <w:start w:val="1"/>
      <w:numFmt w:val="lowerLetter"/>
      <w:lvlText w:val="%5."/>
      <w:lvlJc w:val="left"/>
      <w:pPr>
        <w:ind w:left="4320" w:hanging="360"/>
      </w:pPr>
    </w:lvl>
    <w:lvl w:ilvl="5" w:tplc="A6A8FBD6" w:tentative="1">
      <w:start w:val="1"/>
      <w:numFmt w:val="lowerRoman"/>
      <w:lvlText w:val="%6."/>
      <w:lvlJc w:val="right"/>
      <w:pPr>
        <w:ind w:left="5040" w:hanging="180"/>
      </w:pPr>
    </w:lvl>
    <w:lvl w:ilvl="6" w:tplc="D4020750" w:tentative="1">
      <w:start w:val="1"/>
      <w:numFmt w:val="decimal"/>
      <w:lvlText w:val="%7."/>
      <w:lvlJc w:val="left"/>
      <w:pPr>
        <w:ind w:left="5760" w:hanging="360"/>
      </w:pPr>
    </w:lvl>
    <w:lvl w:ilvl="7" w:tplc="E2E06CF0" w:tentative="1">
      <w:start w:val="1"/>
      <w:numFmt w:val="lowerLetter"/>
      <w:lvlText w:val="%8."/>
      <w:lvlJc w:val="left"/>
      <w:pPr>
        <w:ind w:left="6480" w:hanging="360"/>
      </w:pPr>
    </w:lvl>
    <w:lvl w:ilvl="8" w:tplc="D494B14C"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5C0D75"/>
    <w:multiLevelType w:val="multilevel"/>
    <w:tmpl w:val="D5442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2"/>
  </w:num>
  <w:num w:numId="18">
    <w:abstractNumId w:val="11"/>
  </w:num>
  <w:num w:numId="19">
    <w:abstractNumId w:val="16"/>
  </w:num>
  <w:num w:numId="20">
    <w:abstractNumId w:val="23"/>
  </w:num>
  <w:num w:numId="21">
    <w:abstractNumId w:val="14"/>
  </w:num>
  <w:num w:numId="22">
    <w:abstractNumId w:val="20"/>
  </w:num>
  <w:num w:numId="23">
    <w:abstractNumId w:val="2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6288"/>
    <w:rsid w:val="00040CBB"/>
    <w:rsid w:val="000559A8"/>
    <w:rsid w:val="000B78C8"/>
    <w:rsid w:val="000D263C"/>
    <w:rsid w:val="00137427"/>
    <w:rsid w:val="001409E6"/>
    <w:rsid w:val="001463B2"/>
    <w:rsid w:val="00163BA3"/>
    <w:rsid w:val="00185B9E"/>
    <w:rsid w:val="001A6138"/>
    <w:rsid w:val="001E3868"/>
    <w:rsid w:val="001F62C0"/>
    <w:rsid w:val="0020170B"/>
    <w:rsid w:val="002242A2"/>
    <w:rsid w:val="002372AC"/>
    <w:rsid w:val="00245E02"/>
    <w:rsid w:val="00266600"/>
    <w:rsid w:val="0029116C"/>
    <w:rsid w:val="002A31B1"/>
    <w:rsid w:val="002A39B3"/>
    <w:rsid w:val="002A3F4D"/>
    <w:rsid w:val="002A7D77"/>
    <w:rsid w:val="002F4BDA"/>
    <w:rsid w:val="003473F7"/>
    <w:rsid w:val="00353B66"/>
    <w:rsid w:val="00362540"/>
    <w:rsid w:val="00364805"/>
    <w:rsid w:val="00383B96"/>
    <w:rsid w:val="003970F1"/>
    <w:rsid w:val="003A3BE1"/>
    <w:rsid w:val="003D33A6"/>
    <w:rsid w:val="003D55FC"/>
    <w:rsid w:val="00413CDD"/>
    <w:rsid w:val="00425C10"/>
    <w:rsid w:val="004362CC"/>
    <w:rsid w:val="00456604"/>
    <w:rsid w:val="0046621B"/>
    <w:rsid w:val="00484236"/>
    <w:rsid w:val="004A2675"/>
    <w:rsid w:val="004D3FB0"/>
    <w:rsid w:val="004F1659"/>
    <w:rsid w:val="004F2C41"/>
    <w:rsid w:val="004F7139"/>
    <w:rsid w:val="0051478F"/>
    <w:rsid w:val="00515CCA"/>
    <w:rsid w:val="00523F4E"/>
    <w:rsid w:val="005525EB"/>
    <w:rsid w:val="005535B5"/>
    <w:rsid w:val="0056562F"/>
    <w:rsid w:val="0057093C"/>
    <w:rsid w:val="00580505"/>
    <w:rsid w:val="005853B6"/>
    <w:rsid w:val="005E1A83"/>
    <w:rsid w:val="005F2CAE"/>
    <w:rsid w:val="005F4FFF"/>
    <w:rsid w:val="006065C0"/>
    <w:rsid w:val="00631C8D"/>
    <w:rsid w:val="006374DC"/>
    <w:rsid w:val="00641009"/>
    <w:rsid w:val="00686609"/>
    <w:rsid w:val="00691EC1"/>
    <w:rsid w:val="00694E73"/>
    <w:rsid w:val="006958A4"/>
    <w:rsid w:val="006F0D0B"/>
    <w:rsid w:val="006F2274"/>
    <w:rsid w:val="006F44DC"/>
    <w:rsid w:val="00723A6C"/>
    <w:rsid w:val="007479A4"/>
    <w:rsid w:val="007B3FCE"/>
    <w:rsid w:val="007C476F"/>
    <w:rsid w:val="007C53FB"/>
    <w:rsid w:val="0080573C"/>
    <w:rsid w:val="00807A27"/>
    <w:rsid w:val="00817C71"/>
    <w:rsid w:val="00821056"/>
    <w:rsid w:val="008448CE"/>
    <w:rsid w:val="008655BA"/>
    <w:rsid w:val="00872C6A"/>
    <w:rsid w:val="00895DB5"/>
    <w:rsid w:val="0089613C"/>
    <w:rsid w:val="008B4E3F"/>
    <w:rsid w:val="008B7D18"/>
    <w:rsid w:val="008D10FC"/>
    <w:rsid w:val="008D3998"/>
    <w:rsid w:val="008D7B76"/>
    <w:rsid w:val="008E0336"/>
    <w:rsid w:val="008E2F6A"/>
    <w:rsid w:val="008E56BC"/>
    <w:rsid w:val="008F1F97"/>
    <w:rsid w:val="008F4052"/>
    <w:rsid w:val="0090537B"/>
    <w:rsid w:val="0094054E"/>
    <w:rsid w:val="009828F8"/>
    <w:rsid w:val="00985A65"/>
    <w:rsid w:val="009B5A51"/>
    <w:rsid w:val="009B709F"/>
    <w:rsid w:val="009D4EB3"/>
    <w:rsid w:val="009E3346"/>
    <w:rsid w:val="009E669A"/>
    <w:rsid w:val="009F479D"/>
    <w:rsid w:val="009F7F7C"/>
    <w:rsid w:val="00AE25AA"/>
    <w:rsid w:val="00B13D1B"/>
    <w:rsid w:val="00B270B5"/>
    <w:rsid w:val="00B41EAC"/>
    <w:rsid w:val="00B60A1C"/>
    <w:rsid w:val="00B818DF"/>
    <w:rsid w:val="00B86DB7"/>
    <w:rsid w:val="00B93576"/>
    <w:rsid w:val="00B9592E"/>
    <w:rsid w:val="00B95B0B"/>
    <w:rsid w:val="00BA1BAA"/>
    <w:rsid w:val="00BA7CA4"/>
    <w:rsid w:val="00BC70E5"/>
    <w:rsid w:val="00BD756A"/>
    <w:rsid w:val="00C15A5B"/>
    <w:rsid w:val="00C27A24"/>
    <w:rsid w:val="00C40933"/>
    <w:rsid w:val="00C64833"/>
    <w:rsid w:val="00CD3FEE"/>
    <w:rsid w:val="00CE6C70"/>
    <w:rsid w:val="00D04210"/>
    <w:rsid w:val="00D05A7B"/>
    <w:rsid w:val="00D5090C"/>
    <w:rsid w:val="00D52117"/>
    <w:rsid w:val="00D60028"/>
    <w:rsid w:val="00D9433D"/>
    <w:rsid w:val="00DB0D39"/>
    <w:rsid w:val="00DB4199"/>
    <w:rsid w:val="00E14005"/>
    <w:rsid w:val="00E34422"/>
    <w:rsid w:val="00E47AA2"/>
    <w:rsid w:val="00E614DD"/>
    <w:rsid w:val="00E627B4"/>
    <w:rsid w:val="00E63E66"/>
    <w:rsid w:val="00E71796"/>
    <w:rsid w:val="00ED184C"/>
    <w:rsid w:val="00EE4395"/>
    <w:rsid w:val="00EF13CC"/>
    <w:rsid w:val="00F1539B"/>
    <w:rsid w:val="00F443E3"/>
    <w:rsid w:val="00F46619"/>
    <w:rsid w:val="00F535B5"/>
    <w:rsid w:val="00F83220"/>
    <w:rsid w:val="00F9122E"/>
    <w:rsid w:val="00F9444C"/>
    <w:rsid w:val="00FA4E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A3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4F165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B6ED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B6ED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B6ED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B6ED6">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8B6ED6">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B6ED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20EA2"/>
    <w:rsid w:val="001A5E1D"/>
    <w:rsid w:val="003729CB"/>
    <w:rsid w:val="003A0181"/>
    <w:rsid w:val="004E45C3"/>
    <w:rsid w:val="005A3EFE"/>
    <w:rsid w:val="008B6ED6"/>
    <w:rsid w:val="00CF426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07</Words>
  <Characters>1600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2T08:52:00Z</dcterms:created>
  <dcterms:modified xsi:type="dcterms:W3CDTF">2019-12-0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7arIEN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